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021419" w14:textId="79D09F66" w:rsidR="009A7FEE" w:rsidRPr="002F3377" w:rsidRDefault="00CE49A7" w:rsidP="00CE49A7">
      <w:pPr>
        <w:pStyle w:val="ISCBTutu"/>
      </w:pPr>
      <w:r w:rsidRPr="002F3377">
        <w:t>Tytuł Prezentacji lub Plakatu</w:t>
      </w:r>
    </w:p>
    <w:p w14:paraId="52627BE0" w14:textId="37A5D31E" w:rsidR="00CE49A7" w:rsidRPr="002F3377" w:rsidRDefault="002055DE" w:rsidP="007430A5">
      <w:pPr>
        <w:pStyle w:val="ISCBNazwiska"/>
      </w:pPr>
      <w:r w:rsidRPr="002F3377">
        <w:t>Imię Na</w:t>
      </w:r>
      <w:r w:rsidRPr="002F3377">
        <w:rPr>
          <w:rStyle w:val="ISCBNazwiskaZnak"/>
        </w:rPr>
        <w:t>zwi</w:t>
      </w:r>
      <w:r w:rsidRPr="002F3377">
        <w:t>sko</w:t>
      </w:r>
      <w:r w:rsidRPr="002F3377">
        <w:rPr>
          <w:vertAlign w:val="superscript"/>
        </w:rPr>
        <w:t>1</w:t>
      </w:r>
      <w:r w:rsidRPr="002F3377">
        <w:t xml:space="preserve">, </w:t>
      </w:r>
      <w:r w:rsidR="00CE49A7" w:rsidRPr="002F3377">
        <w:rPr>
          <w:u w:val="single"/>
        </w:rPr>
        <w:t>Imię Nazwisko</w:t>
      </w:r>
      <w:r w:rsidR="00E60C46" w:rsidRPr="002F3377">
        <w:rPr>
          <w:u w:val="single"/>
        </w:rPr>
        <w:t xml:space="preserve"> (p</w:t>
      </w:r>
      <w:r w:rsidR="00CE49A7" w:rsidRPr="002F3377">
        <w:rPr>
          <w:u w:val="single"/>
        </w:rPr>
        <w:t>rezentera</w:t>
      </w:r>
      <w:r w:rsidR="00E60C46" w:rsidRPr="002F3377">
        <w:rPr>
          <w:u w:val="single"/>
        </w:rPr>
        <w:t>)</w:t>
      </w:r>
      <w:r w:rsidR="00E60C46" w:rsidRPr="002F3377">
        <w:rPr>
          <w:rStyle w:val="Odwoanieprzypisudolnego"/>
        </w:rPr>
        <w:footnoteReference w:id="1"/>
      </w:r>
      <w:r w:rsidRPr="002F3377">
        <w:rPr>
          <w:vertAlign w:val="superscript"/>
        </w:rPr>
        <w:t>2</w:t>
      </w:r>
      <w:r w:rsidR="00CE49A7" w:rsidRPr="002F3377">
        <w:t xml:space="preserve"> </w:t>
      </w:r>
      <w:r w:rsidR="00D01B14" w:rsidRPr="002F3377">
        <w:t>oraz</w:t>
      </w:r>
      <w:r w:rsidR="00CE49A7" w:rsidRPr="002F3377">
        <w:t xml:space="preserve"> Imię Nazwisko</w:t>
      </w:r>
      <w:r w:rsidR="00627C59" w:rsidRPr="002F3377">
        <w:rPr>
          <w:vertAlign w:val="superscript"/>
        </w:rPr>
        <w:t>1,</w:t>
      </w:r>
      <w:r w:rsidR="004E4BF2" w:rsidRPr="002F3377">
        <w:rPr>
          <w:vertAlign w:val="superscript"/>
        </w:rPr>
        <w:t>2</w:t>
      </w:r>
    </w:p>
    <w:p w14:paraId="41789960" w14:textId="2F061C58" w:rsidR="00CE49A7" w:rsidRPr="002F3377" w:rsidRDefault="00627C59" w:rsidP="004A0E42">
      <w:pPr>
        <w:pStyle w:val="ISCBAfiliacje"/>
      </w:pPr>
      <w:r w:rsidRPr="002F3377">
        <w:rPr>
          <w:vertAlign w:val="superscript"/>
        </w:rPr>
        <w:t>1</w:t>
      </w:r>
      <w:r w:rsidR="00F9365E" w:rsidRPr="002F3377">
        <w:rPr>
          <w:vertAlign w:val="superscript"/>
        </w:rPr>
        <w:t xml:space="preserve"> </w:t>
      </w:r>
      <w:r w:rsidR="004E4BF2" w:rsidRPr="002F3377">
        <w:t>Jednostka Ośrodka Naukowego (np.: Wydział), Ośrodek Naukowy (Uniwersytet), Miasto</w:t>
      </w:r>
    </w:p>
    <w:p w14:paraId="169A2B28" w14:textId="7E123434" w:rsidR="00CE49A7" w:rsidRPr="002F3377" w:rsidRDefault="00627C59" w:rsidP="004A0E42">
      <w:pPr>
        <w:pStyle w:val="ISCBAfiliacje"/>
      </w:pPr>
      <w:r w:rsidRPr="002F3377">
        <w:rPr>
          <w:vertAlign w:val="superscript"/>
        </w:rPr>
        <w:t>2</w:t>
      </w:r>
      <w:r w:rsidR="00F9365E" w:rsidRPr="002F3377">
        <w:rPr>
          <w:vertAlign w:val="superscript"/>
        </w:rPr>
        <w:t xml:space="preserve"> </w:t>
      </w:r>
      <w:r w:rsidRPr="002F3377">
        <w:t>Katedra Biostatystyki i Teorii Układów Biomedycznych, Collegium Medicum im. Ludwika Rydygiera w Bydgoszczy Uniwersytet Mikołaja Kopernika w Toruniu, Bydgoszcz</w:t>
      </w:r>
    </w:p>
    <w:p w14:paraId="21494492" w14:textId="77777777" w:rsidR="004A0E42" w:rsidRPr="002F3377" w:rsidRDefault="004A0E42" w:rsidP="00724E0A">
      <w:pPr>
        <w:pStyle w:val="ISCBTekst"/>
        <w:rPr>
          <w:rStyle w:val="ISCBTekstZnak"/>
          <w:b/>
        </w:rPr>
      </w:pPr>
    </w:p>
    <w:p w14:paraId="5CFD4C2C" w14:textId="76471DA5" w:rsidR="00CE49A7" w:rsidRPr="002F3377" w:rsidRDefault="004E4BF2" w:rsidP="00724E0A">
      <w:pPr>
        <w:pStyle w:val="ISCBTekst"/>
      </w:pPr>
      <w:r w:rsidRPr="002F3377">
        <w:rPr>
          <w:rStyle w:val="ISCBTekstZnak"/>
          <w:b/>
        </w:rPr>
        <w:t>Wprowadzenie</w:t>
      </w:r>
      <w:r w:rsidR="00244B6A" w:rsidRPr="002F3377">
        <w:rPr>
          <w:rStyle w:val="ISCBTekstZnak"/>
          <w:b/>
        </w:rPr>
        <w:t>:</w:t>
      </w:r>
      <w:r w:rsidR="00244B6A" w:rsidRPr="002F3377">
        <w:rPr>
          <w:rStyle w:val="ISCBTekstZnak"/>
        </w:rPr>
        <w:t xml:space="preserve"> </w:t>
      </w:r>
      <w:r w:rsidR="00CE49A7" w:rsidRPr="002F3377">
        <w:rPr>
          <w:rStyle w:val="ISCBTekstZnak"/>
        </w:rPr>
        <w:t xml:space="preserve">Imiona i nazwiska </w:t>
      </w:r>
      <w:r w:rsidR="00D0478F" w:rsidRPr="00724E0A">
        <w:t xml:space="preserve">należy </w:t>
      </w:r>
      <w:r w:rsidR="00CE49A7" w:rsidRPr="00724E0A">
        <w:t>poda</w:t>
      </w:r>
      <w:r w:rsidR="00D0478F" w:rsidRPr="00724E0A">
        <w:t>ć</w:t>
      </w:r>
      <w:r w:rsidR="00CE49A7" w:rsidRPr="002F3377">
        <w:rPr>
          <w:rStyle w:val="ISCBTekstZnak"/>
        </w:rPr>
        <w:t xml:space="preserve"> bez tytułów naukowych. Ewentualne drugie imię </w:t>
      </w:r>
      <w:r w:rsidR="001B588C" w:rsidRPr="002F3377">
        <w:rPr>
          <w:rStyle w:val="ISCBTekstZnak"/>
        </w:rPr>
        <w:t xml:space="preserve">można </w:t>
      </w:r>
      <w:r w:rsidR="00D0478F" w:rsidRPr="002F3377">
        <w:rPr>
          <w:rStyle w:val="ISCBTekstZnak"/>
        </w:rPr>
        <w:t>zapisać</w:t>
      </w:r>
      <w:r w:rsidR="00CE49A7" w:rsidRPr="002F3377">
        <w:rPr>
          <w:rStyle w:val="ISCBTekstZnak"/>
        </w:rPr>
        <w:t xml:space="preserve"> w </w:t>
      </w:r>
      <w:r w:rsidR="00CE49A7" w:rsidRPr="002F3377">
        <w:t>formie inicjału: Jan W. Kowalski.</w:t>
      </w:r>
      <w:r w:rsidR="000C7665" w:rsidRPr="002F3377">
        <w:t xml:space="preserve"> </w:t>
      </w:r>
      <w:r w:rsidR="00AE1278" w:rsidRPr="002F3377">
        <w:t>Podział na minimum trzy akapity (</w:t>
      </w:r>
      <w:r w:rsidRPr="00785D18">
        <w:rPr>
          <w:i/>
        </w:rPr>
        <w:t>wprowadzenie</w:t>
      </w:r>
      <w:r w:rsidR="00AE1278" w:rsidRPr="002F3377">
        <w:t xml:space="preserve"> / </w:t>
      </w:r>
      <w:r w:rsidR="00AE1278" w:rsidRPr="00785D18">
        <w:rPr>
          <w:i/>
        </w:rPr>
        <w:t>metody</w:t>
      </w:r>
      <w:r w:rsidR="00AE1278" w:rsidRPr="002F3377">
        <w:t xml:space="preserve"> / </w:t>
      </w:r>
      <w:r w:rsidR="00AE1278" w:rsidRPr="00785D18">
        <w:rPr>
          <w:i/>
        </w:rPr>
        <w:t>dyskusja</w:t>
      </w:r>
      <w:r w:rsidR="00AE1278" w:rsidRPr="002F3377">
        <w:t xml:space="preserve">). </w:t>
      </w:r>
      <w:r w:rsidR="000C7665" w:rsidRPr="002F3377">
        <w:t>Tekst wyjustowany, 12 pkt, czcionka Times New Roman.</w:t>
      </w:r>
      <w:r w:rsidR="007247C4" w:rsidRPr="002F3377">
        <w:t xml:space="preserve"> </w:t>
      </w:r>
      <w:r w:rsidR="00231663" w:rsidRPr="002F3377">
        <w:t>A</w:t>
      </w:r>
      <w:r w:rsidR="007247C4" w:rsidRPr="002F3377">
        <w:t>kapit może być pojedynczym zdaniem.</w:t>
      </w:r>
      <w:r w:rsidR="00AE1278" w:rsidRPr="002F3377">
        <w:t xml:space="preserve"> Prosimy korzystać ze styli zapisanych w </w:t>
      </w:r>
      <w:r w:rsidRPr="002F3377">
        <w:t xml:space="preserve">tym </w:t>
      </w:r>
      <w:r w:rsidR="00AE1278" w:rsidRPr="002F3377">
        <w:t>dokumencie.</w:t>
      </w:r>
      <w:r w:rsidR="00F9365E" w:rsidRPr="002F3377">
        <w:t xml:space="preserve"> </w:t>
      </w:r>
      <w:r w:rsidR="00D0478F" w:rsidRPr="002F3377">
        <w:t xml:space="preserve">We </w:t>
      </w:r>
      <w:r w:rsidR="00D0478F" w:rsidRPr="002F3377">
        <w:rPr>
          <w:i/>
        </w:rPr>
        <w:t>wprowadzeniu</w:t>
      </w:r>
      <w:r w:rsidR="00D0478F" w:rsidRPr="002F3377">
        <w:t xml:space="preserve"> należy zawrzeć cel badania.</w:t>
      </w:r>
      <w:bookmarkStart w:id="0" w:name="_GoBack"/>
      <w:bookmarkEnd w:id="0"/>
    </w:p>
    <w:p w14:paraId="6CFDC868" w14:textId="12831442" w:rsidR="00F9365E" w:rsidRPr="002F3377" w:rsidRDefault="00F23E8E" w:rsidP="00724E0A">
      <w:pPr>
        <w:pStyle w:val="ISCBTekst"/>
      </w:pPr>
      <w:r w:rsidRPr="002F3377">
        <w:rPr>
          <w:b/>
        </w:rPr>
        <w:t>Materiały i Metody:</w:t>
      </w:r>
      <w:r w:rsidRPr="002F3377">
        <w:t xml:space="preserve"> Łączna długość tekstu nie powinna przekraczać 300 słów.</w:t>
      </w:r>
      <w:r w:rsidR="000C7665" w:rsidRPr="002F3377">
        <w:t xml:space="preserve"> </w:t>
      </w:r>
      <w:r w:rsidR="005C5A0C" w:rsidRPr="002F3377">
        <w:t>Ilość słów nie jest sztywna, jednak a</w:t>
      </w:r>
      <w:r w:rsidR="000C7665" w:rsidRPr="002F3377">
        <w:t xml:space="preserve">bstrakt </w:t>
      </w:r>
      <w:r w:rsidR="000C7665" w:rsidRPr="002F3377">
        <w:rPr>
          <w:u w:val="single"/>
        </w:rPr>
        <w:t>nie może przekraczać 1 strony A4</w:t>
      </w:r>
      <w:r w:rsidR="000C7665" w:rsidRPr="002F3377">
        <w:t xml:space="preserve">. </w:t>
      </w:r>
      <w:r w:rsidR="00076BBA" w:rsidRPr="002F3377">
        <w:t>W</w:t>
      </w:r>
      <w:r w:rsidR="00AE1278" w:rsidRPr="002F3377">
        <w:t>zór</w:t>
      </w:r>
      <w:r w:rsidR="00F54950" w:rsidRPr="002F3377">
        <w:t xml:space="preserve"> matematyczny</w:t>
      </w:r>
      <w:r w:rsidR="00AE1278" w:rsidRPr="002F3377">
        <w:t xml:space="preserve"> może być częścią tekstu w formie</w:t>
      </w:r>
      <w:r w:rsidR="00076BBA" w:rsidRPr="002F3377">
        <w:t xml:space="preserve"> wstawianych symboli</w:t>
      </w:r>
      <w:r w:rsidR="00AE1278" w:rsidRPr="002F3377">
        <w:t xml:space="preserve">: </w:t>
      </w:r>
      <w:r w:rsidR="00AE1278" w:rsidRPr="002F3377">
        <w:rPr>
          <w:i/>
        </w:rPr>
        <w:t xml:space="preserve">σ = </w:t>
      </w:r>
      <w:proofErr w:type="spellStart"/>
      <w:r w:rsidR="00AE1278" w:rsidRPr="002F3377">
        <w:rPr>
          <w:i/>
        </w:rPr>
        <w:t>sqrt</w:t>
      </w:r>
      <w:proofErr w:type="spellEnd"/>
      <w:r w:rsidR="00AE1278" w:rsidRPr="002F3377">
        <w:rPr>
          <w:i/>
        </w:rPr>
        <w:t>( ∑(x</w:t>
      </w:r>
      <w:r w:rsidR="00AE1278" w:rsidRPr="002F3377">
        <w:rPr>
          <w:i/>
          <w:vertAlign w:val="subscript"/>
        </w:rPr>
        <w:t>i</w:t>
      </w:r>
      <w:r w:rsidR="00AE1278" w:rsidRPr="002F3377">
        <w:rPr>
          <w:i/>
        </w:rPr>
        <w:t xml:space="preserve"> – </w:t>
      </w:r>
      <w:r w:rsidR="00AE1278" w:rsidRPr="002F3377">
        <w:rPr>
          <w:rFonts w:ascii="Calibri" w:hAnsi="Calibri" w:cs="Calibri"/>
          <w:i/>
        </w:rPr>
        <w:t>μ</w:t>
      </w:r>
      <w:r w:rsidR="00AE1278" w:rsidRPr="002F3377">
        <w:rPr>
          <w:i/>
        </w:rPr>
        <w:t>)</w:t>
      </w:r>
      <w:r w:rsidR="00AE1278" w:rsidRPr="002F3377">
        <w:rPr>
          <w:i/>
          <w:vertAlign w:val="superscript"/>
        </w:rPr>
        <w:t>2</w:t>
      </w:r>
      <w:r w:rsidR="00AE1278" w:rsidRPr="002F3377">
        <w:rPr>
          <w:i/>
        </w:rPr>
        <w:t xml:space="preserve"> / n )</w:t>
      </w:r>
      <w:r w:rsidR="00AE1278" w:rsidRPr="002F3377">
        <w:t xml:space="preserve"> lub wygenerowany za pomocą edytora</w:t>
      </w:r>
      <w:r w:rsidR="00F9365E" w:rsidRPr="002F3377">
        <w:t xml:space="preserve"> z MS Word</w:t>
      </w:r>
      <w:r w:rsidR="00AE1278" w:rsidRPr="002F3377">
        <w:t xml:space="preserve">: </w:t>
      </w:r>
      <m:oMath>
        <m:r>
          <w:rPr>
            <w:rFonts w:ascii="Cambria Math" w:hAnsi="Cambria Math"/>
          </w:rPr>
          <m:t>σ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μ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nary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</m:e>
        </m:rad>
      </m:oMath>
      <w:r w:rsidR="00F9365E" w:rsidRPr="002F3377">
        <w:t>.</w:t>
      </w:r>
      <w:r w:rsidR="00B62F78" w:rsidRPr="002F3377">
        <w:t xml:space="preserve"> </w:t>
      </w:r>
      <w:r w:rsidR="003D3604" w:rsidRPr="002F3377">
        <w:rPr>
          <w:u w:val="single"/>
        </w:rPr>
        <w:t>A</w:t>
      </w:r>
      <w:r w:rsidR="00B62F78" w:rsidRPr="002F3377">
        <w:rPr>
          <w:u w:val="single"/>
        </w:rPr>
        <w:t>bstrakt</w:t>
      </w:r>
      <w:r w:rsidR="003D3604" w:rsidRPr="002F3377">
        <w:rPr>
          <w:u w:val="single"/>
        </w:rPr>
        <w:t xml:space="preserve"> </w:t>
      </w:r>
      <w:r w:rsidR="00076BBA" w:rsidRPr="002F3377">
        <w:rPr>
          <w:u w:val="single"/>
        </w:rPr>
        <w:t xml:space="preserve">należy </w:t>
      </w:r>
      <w:r w:rsidR="003D3604" w:rsidRPr="002F3377">
        <w:rPr>
          <w:u w:val="single"/>
        </w:rPr>
        <w:t>wy</w:t>
      </w:r>
      <w:r w:rsidR="00076BBA" w:rsidRPr="002F3377">
        <w:rPr>
          <w:u w:val="single"/>
        </w:rPr>
        <w:t>słać</w:t>
      </w:r>
      <w:r w:rsidR="00B62F78" w:rsidRPr="002F3377">
        <w:rPr>
          <w:u w:val="single"/>
        </w:rPr>
        <w:t xml:space="preserve"> w formacie edytowalnym (</w:t>
      </w:r>
      <w:proofErr w:type="spellStart"/>
      <w:r w:rsidR="00B62F78" w:rsidRPr="002F3377">
        <w:rPr>
          <w:u w:val="single"/>
        </w:rPr>
        <w:t>docx</w:t>
      </w:r>
      <w:proofErr w:type="spellEnd"/>
      <w:r w:rsidR="00B62F78" w:rsidRPr="002F3377">
        <w:rPr>
          <w:u w:val="single"/>
        </w:rPr>
        <w:t xml:space="preserve"> lub </w:t>
      </w:r>
      <w:proofErr w:type="spellStart"/>
      <w:r w:rsidR="00B62F78" w:rsidRPr="002F3377">
        <w:rPr>
          <w:u w:val="single"/>
        </w:rPr>
        <w:t>odt</w:t>
      </w:r>
      <w:proofErr w:type="spellEnd"/>
      <w:r w:rsidR="00B62F78" w:rsidRPr="002F3377">
        <w:rPr>
          <w:u w:val="single"/>
        </w:rPr>
        <w:t>)</w:t>
      </w:r>
      <w:r w:rsidR="00B62F78" w:rsidRPr="002F3377">
        <w:t>.</w:t>
      </w:r>
      <w:r w:rsidR="00231663" w:rsidRPr="002F3377">
        <w:t xml:space="preserve"> Przed wysłaniem abstraktu </w:t>
      </w:r>
      <w:r w:rsidR="00076BBA" w:rsidRPr="002F3377">
        <w:t>prosimy o upewnienie się</w:t>
      </w:r>
      <w:r w:rsidR="00231663" w:rsidRPr="002F3377">
        <w:t>, że po konwersji do pdf zachowane jest formatowanie.</w:t>
      </w:r>
    </w:p>
    <w:p w14:paraId="1D90EB1D" w14:textId="55B1E0F5" w:rsidR="000C7665" w:rsidRPr="002F3377" w:rsidRDefault="000C7665" w:rsidP="00724E0A">
      <w:pPr>
        <w:pStyle w:val="ISCBTekst"/>
      </w:pPr>
      <w:r w:rsidRPr="002F3377">
        <w:rPr>
          <w:b/>
        </w:rPr>
        <w:t>Dyskusja:</w:t>
      </w:r>
      <w:r w:rsidRPr="002F3377">
        <w:t xml:space="preserve"> </w:t>
      </w:r>
      <w:r w:rsidR="00FC384C" w:rsidRPr="002F3377">
        <w:t xml:space="preserve">Powinna zawierać również wnioski z badania. </w:t>
      </w:r>
      <w:r w:rsidR="00076BBA" w:rsidRPr="002F3377">
        <w:t>W abstrakcie można</w:t>
      </w:r>
      <w:r w:rsidR="007B056A" w:rsidRPr="002F3377">
        <w:t xml:space="preserve"> zamieścić </w:t>
      </w:r>
      <w:r w:rsidR="004A0E42" w:rsidRPr="002F3377">
        <w:t>rysunek</w:t>
      </w:r>
      <w:r w:rsidR="007B056A" w:rsidRPr="002F3377">
        <w:t xml:space="preserve"> lub tabelę</w:t>
      </w:r>
      <w:r w:rsidR="00FC384C" w:rsidRPr="002F3377">
        <w:t xml:space="preserve"> z wynikami</w:t>
      </w:r>
      <w:r w:rsidR="00076BBA" w:rsidRPr="002F3377">
        <w:t>.</w:t>
      </w:r>
      <w:r w:rsidR="007B056A" w:rsidRPr="002F3377">
        <w:t xml:space="preserve"> </w:t>
      </w:r>
      <w:r w:rsidR="00076BBA" w:rsidRPr="002F3377">
        <w:t>Należy p</w:t>
      </w:r>
      <w:r w:rsidR="007B056A" w:rsidRPr="002F3377">
        <w:t>amięta</w:t>
      </w:r>
      <w:r w:rsidR="00076BBA" w:rsidRPr="002F3377">
        <w:t>ć</w:t>
      </w:r>
      <w:r w:rsidR="007B056A" w:rsidRPr="002F3377">
        <w:t xml:space="preserve">, </w:t>
      </w:r>
      <w:r w:rsidR="00076BBA" w:rsidRPr="002F3377">
        <w:t>a</w:t>
      </w:r>
      <w:r w:rsidR="007B056A" w:rsidRPr="002F3377">
        <w:t>by</w:t>
      </w:r>
      <w:r w:rsidR="00FC384C" w:rsidRPr="002F3377">
        <w:t xml:space="preserve"> obraz</w:t>
      </w:r>
      <w:r w:rsidR="007B056A" w:rsidRPr="002F3377">
        <w:t xml:space="preserve"> był</w:t>
      </w:r>
      <w:r w:rsidR="00076BBA" w:rsidRPr="002F3377">
        <w:t xml:space="preserve"> w dobrej jakości (format </w:t>
      </w:r>
      <w:proofErr w:type="spellStart"/>
      <w:r w:rsidR="00076BBA" w:rsidRPr="002F3377">
        <w:t>png</w:t>
      </w:r>
      <w:proofErr w:type="spellEnd"/>
      <w:r w:rsidR="00076BBA" w:rsidRPr="002F3377">
        <w:t xml:space="preserve">, min 300 </w:t>
      </w:r>
      <w:proofErr w:type="spellStart"/>
      <w:r w:rsidR="00076BBA" w:rsidRPr="002F3377">
        <w:t>dpi</w:t>
      </w:r>
      <w:proofErr w:type="spellEnd"/>
      <w:r w:rsidR="00076BBA" w:rsidRPr="002F3377">
        <w:t>) oraz</w:t>
      </w:r>
      <w:r w:rsidR="007B056A" w:rsidRPr="002F3377">
        <w:t xml:space="preserve"> czytelny w przypadku</w:t>
      </w:r>
      <w:r w:rsidR="00076BBA" w:rsidRPr="002F3377">
        <w:t xml:space="preserve"> </w:t>
      </w:r>
      <w:r w:rsidR="007B056A" w:rsidRPr="002F3377">
        <w:t>wydruku</w:t>
      </w:r>
      <w:r w:rsidR="002055DE" w:rsidRPr="002F3377">
        <w:t xml:space="preserve"> czarno-białego</w:t>
      </w:r>
      <w:r w:rsidR="007B056A" w:rsidRPr="002F3377">
        <w:t xml:space="preserve">. </w:t>
      </w:r>
      <w:r w:rsidR="00FC384C" w:rsidRPr="002F3377">
        <w:t xml:space="preserve">W tekście </w:t>
      </w:r>
      <w:r w:rsidR="002055DE" w:rsidRPr="002F3377">
        <w:t>powinien znaleźć się</w:t>
      </w:r>
      <w:r w:rsidR="007B056A" w:rsidRPr="002F3377">
        <w:t xml:space="preserve"> odnośnik do rysunku (</w:t>
      </w:r>
      <w:r w:rsidR="007B056A" w:rsidRPr="002F3377">
        <w:fldChar w:fldCharType="begin"/>
      </w:r>
      <w:r w:rsidR="007B056A" w:rsidRPr="002F3377">
        <w:instrText xml:space="preserve"> REF _Ref137049130 \h </w:instrText>
      </w:r>
      <w:r w:rsidR="007B056A" w:rsidRPr="002F3377">
        <w:fldChar w:fldCharType="separate"/>
      </w:r>
      <w:r w:rsidR="007B056A" w:rsidRPr="002F3377">
        <w:t xml:space="preserve">Rysunek </w:t>
      </w:r>
      <w:r w:rsidR="007B056A" w:rsidRPr="002F3377">
        <w:rPr>
          <w:noProof/>
        </w:rPr>
        <w:t>1</w:t>
      </w:r>
      <w:r w:rsidR="007B056A" w:rsidRPr="002F3377">
        <w:fldChar w:fldCharType="end"/>
      </w:r>
      <w:r w:rsidR="007B056A" w:rsidRPr="002F3377">
        <w:t>)</w:t>
      </w:r>
      <w:r w:rsidR="002055DE" w:rsidRPr="002F3377">
        <w:t xml:space="preserve">, natomiast sam rysunek należy </w:t>
      </w:r>
      <w:r w:rsidR="007B056A" w:rsidRPr="002F3377">
        <w:t>wstaw</w:t>
      </w:r>
      <w:r w:rsidR="00FC384C" w:rsidRPr="002F3377">
        <w:t>ić</w:t>
      </w:r>
      <w:r w:rsidR="007B056A" w:rsidRPr="002F3377">
        <w:t xml:space="preserve"> na końcu dokumentu</w:t>
      </w:r>
      <w:r w:rsidR="00FC384C" w:rsidRPr="002F3377">
        <w:t xml:space="preserve"> w przygotowaną tabelę</w:t>
      </w:r>
      <w:r w:rsidR="007B056A" w:rsidRPr="002F3377">
        <w:t xml:space="preserve">. </w:t>
      </w:r>
      <w:r w:rsidR="00A40874" w:rsidRPr="002F3377">
        <w:t>Odnośniki do</w:t>
      </w:r>
      <w:r w:rsidR="002C4A77" w:rsidRPr="002F3377">
        <w:t xml:space="preserve"> bibliografii </w:t>
      </w:r>
      <w:r w:rsidR="00FC384C" w:rsidRPr="002F3377">
        <w:t xml:space="preserve">powinny znaleźć się </w:t>
      </w:r>
      <w:r w:rsidR="00A40874" w:rsidRPr="002F3377">
        <w:t xml:space="preserve">w nawiasach kwadratowych, </w:t>
      </w:r>
      <w:r w:rsidR="00653FF7" w:rsidRPr="002F3377">
        <w:t>format</w:t>
      </w:r>
      <w:r w:rsidR="00A40874" w:rsidRPr="002F3377">
        <w:t xml:space="preserve"> </w:t>
      </w:r>
      <w:r w:rsidR="007430A5" w:rsidRPr="002F3377">
        <w:t xml:space="preserve">IEEE </w:t>
      </w:r>
      <w:r w:rsidR="007430A5" w:rsidRPr="002F3377">
        <w:fldChar w:fldCharType="begin"/>
      </w:r>
      <w:r w:rsidR="007430A5" w:rsidRPr="002F3377">
        <w:instrText xml:space="preserve"> ADDIN ZOTERO_ITEM CSL_CITATION {"citationID":"b6xBFGNm","properties":{"formattedCitation":"[1]","plainCitation":"[1]","noteIndex":0},"citationItems":[{"id":423,"uris":["http://zotero.org/users/local/OYFAJmML/items/CJUETHFE"],"itemData":{"id":423,"type":"article-journal","container-title":"Journal of Clinical Biostatistics","DOI":"10.1000/182","issue":"12","page":"34-37","title":"An Exemplary Position in Bibliography","volume":"1","author":[{"family":"Smith","given":"John"},{"family":"Kowalski","given":"Jan"},{"family":"Doe","given":"Jane"}],"issued":{"date-parts":[["2023"]]}}}],"schema":"https://github.com/citation-style-language/schema/raw/master/csl-citation.json"} </w:instrText>
      </w:r>
      <w:r w:rsidR="007430A5" w:rsidRPr="002F3377">
        <w:fldChar w:fldCharType="separate"/>
      </w:r>
      <w:r w:rsidR="007430A5" w:rsidRPr="002F3377">
        <w:t>[1]</w:t>
      </w:r>
      <w:r w:rsidR="007430A5" w:rsidRPr="002F3377">
        <w:fldChar w:fldCharType="end"/>
      </w:r>
      <w:r w:rsidR="00A40874" w:rsidRPr="002F3377">
        <w:t>.</w:t>
      </w:r>
    </w:p>
    <w:p w14:paraId="240FF27E" w14:textId="77777777" w:rsidR="002F3377" w:rsidRPr="002F3377" w:rsidRDefault="002F3377" w:rsidP="00724E0A">
      <w:pPr>
        <w:pStyle w:val="ISCBTekst"/>
      </w:pPr>
    </w:p>
    <w:tbl>
      <w:tblPr>
        <w:tblStyle w:val="Tabela-Siatka"/>
        <w:tblW w:w="0" w:type="auto"/>
        <w:tblInd w:w="113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3262"/>
        <w:gridCol w:w="4674"/>
      </w:tblGrid>
      <w:tr w:rsidR="004A0E42" w:rsidRPr="002F3377" w14:paraId="5F3CDF30" w14:textId="77777777" w:rsidTr="00724E0A">
        <w:trPr>
          <w:trHeight w:val="2411"/>
        </w:trPr>
        <w:tc>
          <w:tcPr>
            <w:tcW w:w="3262" w:type="dxa"/>
            <w:vAlign w:val="center"/>
          </w:tcPr>
          <w:p w14:paraId="3AEB7212" w14:textId="3634CB44" w:rsidR="007B056A" w:rsidRPr="002F3377" w:rsidRDefault="007B056A" w:rsidP="00724E0A">
            <w:pPr>
              <w:pStyle w:val="ISCBTabela"/>
            </w:pPr>
            <w:bookmarkStart w:id="1" w:name="_Ref137049130"/>
            <w:r w:rsidRPr="002F3377">
              <w:t xml:space="preserve">Rysunek </w:t>
            </w:r>
            <w:r w:rsidRPr="002F3377">
              <w:fldChar w:fldCharType="begin"/>
            </w:r>
            <w:r w:rsidRPr="002F3377">
              <w:instrText xml:space="preserve"> SEQ Rysunek \* ARABIC </w:instrText>
            </w:r>
            <w:r w:rsidRPr="002F3377">
              <w:fldChar w:fldCharType="separate"/>
            </w:r>
            <w:r w:rsidRPr="002F3377">
              <w:rPr>
                <w:noProof/>
              </w:rPr>
              <w:t>1</w:t>
            </w:r>
            <w:r w:rsidRPr="002F3377">
              <w:fldChar w:fldCharType="end"/>
            </w:r>
            <w:bookmarkEnd w:id="1"/>
            <w:r w:rsidRPr="002F3377">
              <w:t xml:space="preserve">. Ten </w:t>
            </w:r>
            <w:r w:rsidRPr="00724E0A">
              <w:t>wykres jest wstawiony w tabelę z niewidocznym</w:t>
            </w:r>
            <w:r w:rsidRPr="002F3377">
              <w:t xml:space="preserve"> obramowaniem, aby łatwiej było sformatować podpis</w:t>
            </w:r>
            <w:r w:rsidR="00B62F78" w:rsidRPr="002F3377">
              <w:t xml:space="preserve">. </w:t>
            </w:r>
            <w:r w:rsidR="00FC384C" w:rsidRPr="002F3377">
              <w:t>Abstrakt wraz z rysunkiem/tabelą powinien mieścić się na jednej</w:t>
            </w:r>
            <w:r w:rsidR="00B62F78" w:rsidRPr="002F3377">
              <w:t xml:space="preserve"> stronie A4.</w:t>
            </w:r>
          </w:p>
        </w:tc>
        <w:tc>
          <w:tcPr>
            <w:tcW w:w="4674" w:type="dxa"/>
          </w:tcPr>
          <w:p w14:paraId="7583E032" w14:textId="630F64A1" w:rsidR="007B056A" w:rsidRPr="002F3377" w:rsidRDefault="007B056A" w:rsidP="00724E0A">
            <w:pPr>
              <w:pStyle w:val="ISCBTekst"/>
            </w:pPr>
            <w:r w:rsidRPr="002F3377">
              <w:rPr>
                <w:noProof/>
              </w:rPr>
              <w:drawing>
                <wp:inline distT="0" distB="0" distL="0" distR="0" wp14:anchorId="2E3B8354" wp14:editId="7FC1BAE4">
                  <wp:extent cx="2893639" cy="1522967"/>
                  <wp:effectExtent l="0" t="0" r="2540" b="1270"/>
                  <wp:docPr id="1" name="Obraz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e-g3d8a04d1f_1280.jp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93639" cy="152296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1EF7020" w14:textId="77777777" w:rsidR="00F54950" w:rsidRPr="002F3377" w:rsidRDefault="00F54950" w:rsidP="00724E0A">
      <w:pPr>
        <w:pStyle w:val="ISCBTekst"/>
      </w:pPr>
    </w:p>
    <w:p w14:paraId="22A5EF6F" w14:textId="4433CA94" w:rsidR="00231663" w:rsidRPr="002F3377" w:rsidRDefault="00231663" w:rsidP="00724E0A">
      <w:pPr>
        <w:pStyle w:val="ISCBTekst"/>
      </w:pPr>
      <w:r w:rsidRPr="002F3377">
        <w:t>Bibliografia:</w:t>
      </w:r>
    </w:p>
    <w:p w14:paraId="282FE629" w14:textId="77777777" w:rsidR="00D0478F" w:rsidRPr="002F3377" w:rsidRDefault="007430A5" w:rsidP="007430A5">
      <w:pPr>
        <w:pStyle w:val="ISCBBibliografia"/>
        <w:rPr>
          <w:lang w:val="pl-PL"/>
        </w:rPr>
      </w:pPr>
      <w:r w:rsidRPr="002F3377">
        <w:rPr>
          <w:lang w:val="pl-PL"/>
        </w:rPr>
        <w:fldChar w:fldCharType="begin"/>
      </w:r>
      <w:r w:rsidRPr="002F3377">
        <w:rPr>
          <w:lang w:val="pl-PL"/>
        </w:rPr>
        <w:instrText xml:space="preserve"> ADDIN ZOTERO_BIBL {"uncited":[],"omitted":[],"custom":[]} CSL_BIBLIOGRAPHY </w:instrText>
      </w:r>
      <w:r w:rsidRPr="002F3377">
        <w:rPr>
          <w:lang w:val="pl-PL"/>
        </w:rPr>
        <w:fldChar w:fldCharType="separate"/>
      </w:r>
      <w:r w:rsidRPr="002F3377">
        <w:rPr>
          <w:lang w:val="pl-PL"/>
        </w:rPr>
        <w:t>[1]</w:t>
      </w:r>
      <w:r w:rsidRPr="002F3377">
        <w:rPr>
          <w:lang w:val="pl-PL"/>
        </w:rPr>
        <w:tab/>
        <w:t xml:space="preserve">J. </w:t>
      </w:r>
      <w:proofErr w:type="spellStart"/>
      <w:r w:rsidRPr="002F3377">
        <w:rPr>
          <w:lang w:val="pl-PL"/>
        </w:rPr>
        <w:t>Smith</w:t>
      </w:r>
      <w:proofErr w:type="spellEnd"/>
      <w:r w:rsidRPr="002F3377">
        <w:rPr>
          <w:lang w:val="pl-PL"/>
        </w:rPr>
        <w:t xml:space="preserve">, J. Kowalski, </w:t>
      </w:r>
      <w:r w:rsidRPr="002F3377">
        <w:rPr>
          <w:rStyle w:val="ISCBBibliografiaZnak"/>
          <w:lang w:val="pl-PL"/>
        </w:rPr>
        <w:t xml:space="preserve">and J. </w:t>
      </w:r>
      <w:proofErr w:type="spellStart"/>
      <w:r w:rsidRPr="002F3377">
        <w:rPr>
          <w:rStyle w:val="ISCBBibliografiaZnak"/>
          <w:lang w:val="pl-PL"/>
        </w:rPr>
        <w:t>D</w:t>
      </w:r>
      <w:r w:rsidRPr="002F3377">
        <w:rPr>
          <w:lang w:val="pl-PL"/>
        </w:rPr>
        <w:t>oe</w:t>
      </w:r>
      <w:proofErr w:type="spellEnd"/>
      <w:r w:rsidRPr="002F3377">
        <w:rPr>
          <w:lang w:val="pl-PL"/>
        </w:rPr>
        <w:t>, “</w:t>
      </w:r>
      <w:proofErr w:type="spellStart"/>
      <w:r w:rsidRPr="002F3377">
        <w:rPr>
          <w:lang w:val="pl-PL"/>
        </w:rPr>
        <w:t>An</w:t>
      </w:r>
      <w:proofErr w:type="spellEnd"/>
      <w:r w:rsidRPr="002F3377">
        <w:rPr>
          <w:lang w:val="pl-PL"/>
        </w:rPr>
        <w:t xml:space="preserve"> </w:t>
      </w:r>
      <w:proofErr w:type="spellStart"/>
      <w:r w:rsidRPr="002F3377">
        <w:rPr>
          <w:lang w:val="pl-PL"/>
        </w:rPr>
        <w:t>Exemplary</w:t>
      </w:r>
      <w:proofErr w:type="spellEnd"/>
      <w:r w:rsidRPr="002F3377">
        <w:rPr>
          <w:lang w:val="pl-PL"/>
        </w:rPr>
        <w:t xml:space="preserve"> </w:t>
      </w:r>
      <w:proofErr w:type="spellStart"/>
      <w:r w:rsidRPr="002F3377">
        <w:rPr>
          <w:lang w:val="pl-PL"/>
        </w:rPr>
        <w:t>Position</w:t>
      </w:r>
      <w:proofErr w:type="spellEnd"/>
      <w:r w:rsidRPr="002F3377">
        <w:rPr>
          <w:lang w:val="pl-PL"/>
        </w:rPr>
        <w:t xml:space="preserve"> in </w:t>
      </w:r>
      <w:proofErr w:type="spellStart"/>
      <w:r w:rsidRPr="002F3377">
        <w:rPr>
          <w:lang w:val="pl-PL"/>
        </w:rPr>
        <w:t>Bibliography</w:t>
      </w:r>
      <w:proofErr w:type="spellEnd"/>
      <w:r w:rsidRPr="002F3377">
        <w:rPr>
          <w:lang w:val="pl-PL"/>
        </w:rPr>
        <w:t xml:space="preserve">,” </w:t>
      </w:r>
      <w:proofErr w:type="spellStart"/>
      <w:r w:rsidRPr="002F3377">
        <w:rPr>
          <w:i/>
          <w:iCs/>
          <w:lang w:val="pl-PL"/>
        </w:rPr>
        <w:t>Journal</w:t>
      </w:r>
      <w:proofErr w:type="spellEnd"/>
      <w:r w:rsidRPr="002F3377">
        <w:rPr>
          <w:i/>
          <w:iCs/>
          <w:lang w:val="pl-PL"/>
        </w:rPr>
        <w:t xml:space="preserve"> of </w:t>
      </w:r>
      <w:proofErr w:type="spellStart"/>
      <w:r w:rsidRPr="002F3377">
        <w:rPr>
          <w:i/>
          <w:iCs/>
          <w:lang w:val="pl-PL"/>
        </w:rPr>
        <w:t>Clinical</w:t>
      </w:r>
      <w:proofErr w:type="spellEnd"/>
      <w:r w:rsidRPr="002F3377">
        <w:rPr>
          <w:i/>
          <w:iCs/>
          <w:lang w:val="pl-PL"/>
        </w:rPr>
        <w:t xml:space="preserve"> </w:t>
      </w:r>
      <w:proofErr w:type="spellStart"/>
      <w:r w:rsidRPr="002F3377">
        <w:rPr>
          <w:i/>
          <w:iCs/>
          <w:lang w:val="pl-PL"/>
        </w:rPr>
        <w:t>Biostatistics</w:t>
      </w:r>
      <w:proofErr w:type="spellEnd"/>
      <w:r w:rsidRPr="002F3377">
        <w:rPr>
          <w:lang w:val="pl-PL"/>
        </w:rPr>
        <w:t>, vol. 1, no. 12, pp. 34–37, 2023, doi: 10.1000/182.</w:t>
      </w:r>
      <w:r w:rsidR="00231663" w:rsidRPr="002F3377">
        <w:rPr>
          <w:lang w:val="pl-PL"/>
        </w:rPr>
        <w:t xml:space="preserve"> </w:t>
      </w:r>
    </w:p>
    <w:p w14:paraId="42C876AB" w14:textId="222F6BB7" w:rsidR="007430A5" w:rsidRPr="002F3377" w:rsidRDefault="00076BBA" w:rsidP="007430A5">
      <w:pPr>
        <w:pStyle w:val="ISCBBibliografia"/>
        <w:rPr>
          <w:lang w:val="pl-PL"/>
        </w:rPr>
      </w:pPr>
      <w:r w:rsidRPr="002F3377">
        <w:rPr>
          <w:lang w:val="pl-PL"/>
        </w:rPr>
        <w:t>B</w:t>
      </w:r>
      <w:r w:rsidR="00231663" w:rsidRPr="002F3377">
        <w:rPr>
          <w:lang w:val="pl-PL"/>
        </w:rPr>
        <w:t>ibliografi</w:t>
      </w:r>
      <w:r w:rsidRPr="002F3377">
        <w:rPr>
          <w:lang w:val="pl-PL"/>
        </w:rPr>
        <w:t>a</w:t>
      </w:r>
      <w:r w:rsidR="00231663" w:rsidRPr="002F3377">
        <w:rPr>
          <w:lang w:val="pl-PL"/>
        </w:rPr>
        <w:t xml:space="preserve"> powinn</w:t>
      </w:r>
      <w:r w:rsidRPr="002F3377">
        <w:rPr>
          <w:lang w:val="pl-PL"/>
        </w:rPr>
        <w:t>a</w:t>
      </w:r>
      <w:r w:rsidR="00231663" w:rsidRPr="002F3377">
        <w:rPr>
          <w:lang w:val="pl-PL"/>
        </w:rPr>
        <w:t xml:space="preserve"> z</w:t>
      </w:r>
      <w:r w:rsidRPr="002F3377">
        <w:rPr>
          <w:lang w:val="pl-PL"/>
        </w:rPr>
        <w:t>awierać</w:t>
      </w:r>
      <w:r w:rsidR="00231663" w:rsidRPr="002F3377">
        <w:rPr>
          <w:lang w:val="pl-PL"/>
        </w:rPr>
        <w:t xml:space="preserve"> n</w:t>
      </w:r>
      <w:r w:rsidR="00F54950" w:rsidRPr="002F3377">
        <w:rPr>
          <w:lang w:val="pl-PL"/>
        </w:rPr>
        <w:t>ume</w:t>
      </w:r>
      <w:r w:rsidR="00231663" w:rsidRPr="002F3377">
        <w:rPr>
          <w:lang w:val="pl-PL"/>
        </w:rPr>
        <w:t>r</w:t>
      </w:r>
      <w:r w:rsidR="00F54950" w:rsidRPr="002F3377">
        <w:rPr>
          <w:lang w:val="pl-PL"/>
        </w:rPr>
        <w:t>y</w:t>
      </w:r>
      <w:r w:rsidR="00231663" w:rsidRPr="002F3377">
        <w:rPr>
          <w:lang w:val="pl-PL"/>
        </w:rPr>
        <w:t xml:space="preserve"> DOI (o ile są dostępne dla danej pozycji)</w:t>
      </w:r>
      <w:r w:rsidR="00D0478F" w:rsidRPr="002F3377">
        <w:rPr>
          <w:lang w:val="pl-PL"/>
        </w:rPr>
        <w:t>.</w:t>
      </w:r>
    </w:p>
    <w:p w14:paraId="119C829C" w14:textId="1F7D6753" w:rsidR="00237D08" w:rsidRPr="002F3377" w:rsidRDefault="007430A5" w:rsidP="00724E0A">
      <w:pPr>
        <w:pStyle w:val="ISCBTekst"/>
      </w:pPr>
      <w:r w:rsidRPr="002F3377">
        <w:fldChar w:fldCharType="end"/>
      </w:r>
    </w:p>
    <w:sectPr w:rsidR="00237D08" w:rsidRPr="002F3377" w:rsidSect="003D3604">
      <w:footnotePr>
        <w:numFmt w:val="chicago"/>
      </w:footnotePr>
      <w:pgSz w:w="11906" w:h="16838"/>
      <w:pgMar w:top="1418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204314" w14:textId="77777777" w:rsidR="007C41E3" w:rsidRDefault="007C41E3" w:rsidP="00E60C46">
      <w:pPr>
        <w:spacing w:before="0" w:after="0" w:line="240" w:lineRule="auto"/>
      </w:pPr>
      <w:r>
        <w:separator/>
      </w:r>
    </w:p>
  </w:endnote>
  <w:endnote w:type="continuationSeparator" w:id="0">
    <w:p w14:paraId="28D701D8" w14:textId="77777777" w:rsidR="007C41E3" w:rsidRDefault="007C41E3" w:rsidP="00E60C46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AFF" w:usb1="C0007843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EE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C3A4C0" w14:textId="77777777" w:rsidR="007C41E3" w:rsidRDefault="007C41E3" w:rsidP="00E60C46">
      <w:pPr>
        <w:spacing w:before="0" w:after="0" w:line="240" w:lineRule="auto"/>
      </w:pPr>
      <w:r>
        <w:separator/>
      </w:r>
    </w:p>
  </w:footnote>
  <w:footnote w:type="continuationSeparator" w:id="0">
    <w:p w14:paraId="244F70BC" w14:textId="77777777" w:rsidR="007C41E3" w:rsidRDefault="007C41E3" w:rsidP="00E60C46">
      <w:pPr>
        <w:spacing w:before="0" w:after="0" w:line="240" w:lineRule="auto"/>
      </w:pPr>
      <w:r>
        <w:continuationSeparator/>
      </w:r>
    </w:p>
  </w:footnote>
  <w:footnote w:id="1">
    <w:p w14:paraId="7018AE5A" w14:textId="1416421D" w:rsidR="00E60C46" w:rsidRPr="00E60C46" w:rsidRDefault="00E60C46">
      <w:pPr>
        <w:pStyle w:val="Tekstprzypisudolnego"/>
        <w:rPr>
          <w:lang w:val="pl-PL"/>
        </w:rPr>
      </w:pPr>
      <w:r>
        <w:rPr>
          <w:rStyle w:val="Odwoanieprzypisudolnego"/>
        </w:rPr>
        <w:footnoteRef/>
      </w:r>
      <w:r>
        <w:t xml:space="preserve"> </w:t>
      </w:r>
      <w:r>
        <w:rPr>
          <w:lang w:val="pl-PL"/>
        </w:rPr>
        <w:t xml:space="preserve">e-mail: </w:t>
      </w:r>
      <w:r w:rsidR="007B056A">
        <w:rPr>
          <w:lang w:val="pl-PL"/>
        </w:rPr>
        <w:t>autor@domena.com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defaultTabStop w:val="720"/>
  <w:autoHyphenation/>
  <w:hyphenationZone w:val="425"/>
  <w:characterSpacingControl w:val="doNotCompress"/>
  <w:footnotePr>
    <w:numFmt w:val="chicago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1935"/>
    <w:rsid w:val="00032E4C"/>
    <w:rsid w:val="00076BBA"/>
    <w:rsid w:val="000C7665"/>
    <w:rsid w:val="00130A5F"/>
    <w:rsid w:val="00130AAA"/>
    <w:rsid w:val="001B588C"/>
    <w:rsid w:val="001E4D9E"/>
    <w:rsid w:val="001F38EE"/>
    <w:rsid w:val="002055DE"/>
    <w:rsid w:val="00231663"/>
    <w:rsid w:val="00237D08"/>
    <w:rsid w:val="00244B6A"/>
    <w:rsid w:val="002C4A77"/>
    <w:rsid w:val="002F3377"/>
    <w:rsid w:val="0031729D"/>
    <w:rsid w:val="00331C5E"/>
    <w:rsid w:val="003712A2"/>
    <w:rsid w:val="00382E70"/>
    <w:rsid w:val="003D3604"/>
    <w:rsid w:val="004A0E42"/>
    <w:rsid w:val="004E4BF2"/>
    <w:rsid w:val="00500552"/>
    <w:rsid w:val="00520DC1"/>
    <w:rsid w:val="005C5A0C"/>
    <w:rsid w:val="00627C59"/>
    <w:rsid w:val="00632D61"/>
    <w:rsid w:val="00653FF7"/>
    <w:rsid w:val="006C28C7"/>
    <w:rsid w:val="006F5771"/>
    <w:rsid w:val="0070602A"/>
    <w:rsid w:val="007247C4"/>
    <w:rsid w:val="00724E0A"/>
    <w:rsid w:val="007430A5"/>
    <w:rsid w:val="00785D18"/>
    <w:rsid w:val="007B056A"/>
    <w:rsid w:val="007C41E3"/>
    <w:rsid w:val="0090428E"/>
    <w:rsid w:val="009A7FEE"/>
    <w:rsid w:val="00A40874"/>
    <w:rsid w:val="00AE1278"/>
    <w:rsid w:val="00B62F78"/>
    <w:rsid w:val="00C670AD"/>
    <w:rsid w:val="00C70D2B"/>
    <w:rsid w:val="00C91935"/>
    <w:rsid w:val="00CE49A7"/>
    <w:rsid w:val="00D01B14"/>
    <w:rsid w:val="00D0478F"/>
    <w:rsid w:val="00E05098"/>
    <w:rsid w:val="00E60C46"/>
    <w:rsid w:val="00EF5542"/>
    <w:rsid w:val="00F143CD"/>
    <w:rsid w:val="00F23E8E"/>
    <w:rsid w:val="00F54950"/>
    <w:rsid w:val="00F9365E"/>
    <w:rsid w:val="00FC384C"/>
    <w:rsid w:val="00FD1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20551"/>
  <w15:chartTrackingRefBased/>
  <w15:docId w15:val="{6C58D92C-4AD9-46C6-A468-719D7E2677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sid w:val="00F143CD"/>
    <w:pPr>
      <w:spacing w:before="120" w:line="276" w:lineRule="auto"/>
      <w:ind w:firstLine="708"/>
      <w:jc w:val="both"/>
    </w:pPr>
    <w:rPr>
      <w:rFonts w:ascii="Times New Roman" w:hAnsi="Times New Roman" w:cs="Times New Roman"/>
      <w:sz w:val="24"/>
      <w:szCs w:val="24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382E70"/>
    <w:pPr>
      <w:keepNext/>
      <w:keepLines/>
      <w:spacing w:before="240" w:after="0"/>
      <w:ind w:firstLine="0"/>
      <w:outlineLvl w:val="0"/>
    </w:pPr>
    <w:rPr>
      <w:rFonts w:eastAsiaTheme="majorEastAsia"/>
      <w:b/>
      <w:color w:val="000000" w:themeColor="text1"/>
      <w:sz w:val="32"/>
      <w:szCs w:val="32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Tytu">
    <w:name w:val="Title"/>
    <w:basedOn w:val="Normalny"/>
    <w:next w:val="Normalny"/>
    <w:link w:val="TytuZnak"/>
    <w:uiPriority w:val="10"/>
    <w:qFormat/>
    <w:rsid w:val="0090428E"/>
    <w:pPr>
      <w:spacing w:before="0" w:after="240" w:line="240" w:lineRule="auto"/>
      <w:ind w:firstLine="0"/>
      <w:contextualSpacing/>
      <w:jc w:val="center"/>
    </w:pPr>
    <w:rPr>
      <w:rFonts w:eastAsiaTheme="majorEastAsia"/>
      <w:spacing w:val="-10"/>
      <w:kern w:val="28"/>
      <w:sz w:val="36"/>
      <w:szCs w:val="36"/>
    </w:rPr>
  </w:style>
  <w:style w:type="character" w:customStyle="1" w:styleId="TytuZnak">
    <w:name w:val="Tytuł Znak"/>
    <w:basedOn w:val="Domylnaczcionkaakapitu"/>
    <w:link w:val="Tytu"/>
    <w:uiPriority w:val="10"/>
    <w:rsid w:val="0090428E"/>
    <w:rPr>
      <w:rFonts w:ascii="Times New Roman" w:eastAsiaTheme="majorEastAsia" w:hAnsi="Times New Roman" w:cs="Times New Roman"/>
      <w:spacing w:val="-10"/>
      <w:kern w:val="28"/>
      <w:sz w:val="36"/>
      <w:szCs w:val="36"/>
      <w:lang w:val="en-US"/>
    </w:rPr>
  </w:style>
  <w:style w:type="character" w:customStyle="1" w:styleId="Nagwek1Znak">
    <w:name w:val="Nagłówek 1 Znak"/>
    <w:basedOn w:val="Domylnaczcionkaakapitu"/>
    <w:link w:val="Nagwek1"/>
    <w:uiPriority w:val="9"/>
    <w:rsid w:val="00382E70"/>
    <w:rPr>
      <w:rFonts w:ascii="Times New Roman" w:eastAsiaTheme="majorEastAsia" w:hAnsi="Times New Roman" w:cs="Times New Roman"/>
      <w:b/>
      <w:color w:val="000000" w:themeColor="text1"/>
      <w:sz w:val="32"/>
      <w:szCs w:val="32"/>
      <w:lang w:val="en-US"/>
    </w:rPr>
  </w:style>
  <w:style w:type="paragraph" w:customStyle="1" w:styleId="ISCBTutu">
    <w:name w:val="ISCB_Tutuł"/>
    <w:basedOn w:val="Normalny"/>
    <w:link w:val="ISCBTutuZnak"/>
    <w:qFormat/>
    <w:rsid w:val="00CE49A7"/>
    <w:pPr>
      <w:ind w:firstLine="0"/>
      <w:jc w:val="center"/>
    </w:pPr>
    <w:rPr>
      <w:sz w:val="32"/>
      <w:lang w:val="pl-PL"/>
    </w:rPr>
  </w:style>
  <w:style w:type="paragraph" w:customStyle="1" w:styleId="ISCBTekst">
    <w:name w:val="ISCB_Tekst"/>
    <w:basedOn w:val="Normalny"/>
    <w:link w:val="ISCBTekstZnak"/>
    <w:qFormat/>
    <w:rsid w:val="00724E0A"/>
    <w:pPr>
      <w:spacing w:before="0" w:after="120"/>
      <w:ind w:firstLine="0"/>
    </w:pPr>
    <w:rPr>
      <w:lang w:val="pl-PL"/>
    </w:rPr>
  </w:style>
  <w:style w:type="character" w:customStyle="1" w:styleId="ISCBTutuZnak">
    <w:name w:val="ISCB_Tutuł Znak"/>
    <w:basedOn w:val="Domylnaczcionkaakapitu"/>
    <w:link w:val="ISCBTutu"/>
    <w:rsid w:val="00CE49A7"/>
    <w:rPr>
      <w:rFonts w:ascii="Times New Roman" w:hAnsi="Times New Roman" w:cs="Times New Roman"/>
      <w:sz w:val="32"/>
      <w:szCs w:val="24"/>
      <w:lang w:val="pl-PL"/>
    </w:rPr>
  </w:style>
  <w:style w:type="paragraph" w:customStyle="1" w:styleId="ISCBAfiliacje">
    <w:name w:val="ISCB_Afiliacje"/>
    <w:basedOn w:val="Normalny"/>
    <w:link w:val="ISCBAfiliacjeZnak"/>
    <w:qFormat/>
    <w:rsid w:val="004A0E42"/>
    <w:pPr>
      <w:spacing w:before="0" w:after="120"/>
      <w:ind w:left="113" w:hanging="113"/>
      <w:jc w:val="left"/>
    </w:pPr>
    <w:rPr>
      <w:sz w:val="20"/>
      <w:szCs w:val="22"/>
      <w:lang w:val="pl-PL"/>
    </w:rPr>
  </w:style>
  <w:style w:type="character" w:customStyle="1" w:styleId="ISCBTekstZnak">
    <w:name w:val="ISCB_Tekst Znak"/>
    <w:basedOn w:val="Domylnaczcionkaakapitu"/>
    <w:link w:val="ISCBTekst"/>
    <w:rsid w:val="00724E0A"/>
    <w:rPr>
      <w:rFonts w:ascii="Times New Roman" w:hAnsi="Times New Roman" w:cs="Times New Roman"/>
      <w:sz w:val="24"/>
      <w:szCs w:val="24"/>
      <w:lang w:val="pl-PL"/>
    </w:rPr>
  </w:style>
  <w:style w:type="character" w:customStyle="1" w:styleId="ISCBAfiliacjeZnak">
    <w:name w:val="ISCB_Afiliacje Znak"/>
    <w:basedOn w:val="Domylnaczcionkaakapitu"/>
    <w:link w:val="ISCBAfiliacje"/>
    <w:rsid w:val="004A0E42"/>
    <w:rPr>
      <w:rFonts w:ascii="Times New Roman" w:hAnsi="Times New Roman" w:cs="Times New Roman"/>
      <w:sz w:val="20"/>
      <w:lang w:val="pl-PL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E60C46"/>
    <w:pPr>
      <w:spacing w:before="0"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E60C46"/>
    <w:rPr>
      <w:rFonts w:ascii="Times New Roman" w:hAnsi="Times New Roman" w:cs="Times New Roman"/>
      <w:sz w:val="20"/>
      <w:szCs w:val="20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E60C46"/>
    <w:rPr>
      <w:vertAlign w:val="superscript"/>
    </w:rPr>
  </w:style>
  <w:style w:type="character" w:styleId="Tekstzastpczy">
    <w:name w:val="Placeholder Text"/>
    <w:basedOn w:val="Domylnaczcionkaakapitu"/>
    <w:uiPriority w:val="99"/>
    <w:semiHidden/>
    <w:rsid w:val="00AE1278"/>
    <w:rPr>
      <w:color w:val="808080"/>
    </w:rPr>
  </w:style>
  <w:style w:type="table" w:styleId="Tabela-Siatka">
    <w:name w:val="Table Grid"/>
    <w:basedOn w:val="Standardowy"/>
    <w:uiPriority w:val="39"/>
    <w:rsid w:val="007B05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ny"/>
    <w:next w:val="Normalny"/>
    <w:uiPriority w:val="35"/>
    <w:unhideWhenUsed/>
    <w:qFormat/>
    <w:rsid w:val="007B056A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ISCBTabela">
    <w:name w:val="ISCB_Tabela"/>
    <w:basedOn w:val="ISCBTekst"/>
    <w:link w:val="ISCBTabelaZnak"/>
    <w:qFormat/>
    <w:rsid w:val="00724E0A"/>
    <w:pPr>
      <w:spacing w:after="0"/>
    </w:pPr>
    <w:rPr>
      <w:sz w:val="20"/>
    </w:rPr>
  </w:style>
  <w:style w:type="character" w:customStyle="1" w:styleId="ISCBTabelaZnak">
    <w:name w:val="ISCB_Tabela Znak"/>
    <w:basedOn w:val="ISCBTekstZnak"/>
    <w:link w:val="ISCBTabela"/>
    <w:rsid w:val="00724E0A"/>
    <w:rPr>
      <w:rFonts w:ascii="Times New Roman" w:hAnsi="Times New Roman" w:cs="Times New Roman"/>
      <w:sz w:val="20"/>
      <w:szCs w:val="24"/>
      <w:lang w:val="pl-PL"/>
    </w:rPr>
  </w:style>
  <w:style w:type="paragraph" w:styleId="Bibliografia">
    <w:name w:val="Bibliography"/>
    <w:basedOn w:val="Normalny"/>
    <w:next w:val="Normalny"/>
    <w:link w:val="BibliografiaZnak"/>
    <w:uiPriority w:val="37"/>
    <w:unhideWhenUsed/>
    <w:rsid w:val="007430A5"/>
    <w:pPr>
      <w:tabs>
        <w:tab w:val="left" w:pos="384"/>
      </w:tabs>
      <w:spacing w:after="0" w:line="240" w:lineRule="auto"/>
      <w:ind w:left="384" w:hanging="384"/>
    </w:pPr>
  </w:style>
  <w:style w:type="paragraph" w:customStyle="1" w:styleId="ISCBNazwiska">
    <w:name w:val="ISCB_Nazwiska"/>
    <w:basedOn w:val="Normalny"/>
    <w:link w:val="ISCBNazwiskaZnak"/>
    <w:qFormat/>
    <w:rsid w:val="007430A5"/>
    <w:pPr>
      <w:ind w:firstLine="0"/>
      <w:jc w:val="center"/>
    </w:pPr>
    <w:rPr>
      <w:lang w:val="pl-PL"/>
    </w:rPr>
  </w:style>
  <w:style w:type="paragraph" w:customStyle="1" w:styleId="ISCBBibliografia">
    <w:name w:val="ISCB_Bibliografia"/>
    <w:basedOn w:val="Bibliografia"/>
    <w:link w:val="ISCBBibliografiaZnak"/>
    <w:qFormat/>
    <w:rsid w:val="007430A5"/>
    <w:rPr>
      <w:sz w:val="22"/>
    </w:rPr>
  </w:style>
  <w:style w:type="character" w:customStyle="1" w:styleId="ISCBNazwiskaZnak">
    <w:name w:val="ISCB_Nazwiska Znak"/>
    <w:basedOn w:val="Domylnaczcionkaakapitu"/>
    <w:link w:val="ISCBNazwiska"/>
    <w:rsid w:val="007430A5"/>
    <w:rPr>
      <w:rFonts w:ascii="Times New Roman" w:hAnsi="Times New Roman" w:cs="Times New Roman"/>
      <w:sz w:val="24"/>
      <w:szCs w:val="24"/>
      <w:lang w:val="pl-PL"/>
    </w:rPr>
  </w:style>
  <w:style w:type="character" w:customStyle="1" w:styleId="BibliografiaZnak">
    <w:name w:val="Bibliografia Znak"/>
    <w:basedOn w:val="Domylnaczcionkaakapitu"/>
    <w:link w:val="Bibliografia"/>
    <w:uiPriority w:val="37"/>
    <w:rsid w:val="007430A5"/>
    <w:rPr>
      <w:rFonts w:ascii="Times New Roman" w:hAnsi="Times New Roman" w:cs="Times New Roman"/>
      <w:sz w:val="24"/>
      <w:szCs w:val="24"/>
    </w:rPr>
  </w:style>
  <w:style w:type="character" w:customStyle="1" w:styleId="ISCBBibliografiaZnak">
    <w:name w:val="ISCB_Bibliografia Znak"/>
    <w:basedOn w:val="BibliografiaZnak"/>
    <w:link w:val="ISCBBibliografia"/>
    <w:rsid w:val="007430A5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B4E58B-E26B-4BE8-AA59-5AC92E0825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3</TotalTime>
  <Pages>1</Pages>
  <Words>445</Words>
  <Characters>2538</Characters>
  <Application>Microsoft Office Word</Application>
  <DocSecurity>0</DocSecurity>
  <Lines>21</Lines>
  <Paragraphs>5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29</cp:revision>
  <dcterms:created xsi:type="dcterms:W3CDTF">2023-06-07T10:38:00Z</dcterms:created>
  <dcterms:modified xsi:type="dcterms:W3CDTF">2023-06-13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FmGvw1w4"/&gt;&lt;style id="http://www.zotero.org/styles/ieee" locale="en-US" hasBibliography="1" bibliographyStyleHasBeenSet="1"/&gt;&lt;prefs&gt;&lt;pref name="fieldType" value="Field"/&gt;&lt;/prefs&gt;&lt;/data&gt;</vt:lpwstr>
  </property>
</Properties>
</file>